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76A89D" w14:textId="66DC3E23" w:rsidR="009F6236" w:rsidRPr="00DE7DC5" w:rsidRDefault="009F6236">
      <w:pPr>
        <w:rPr>
          <w:b/>
          <w:sz w:val="32"/>
          <w:szCs w:val="32"/>
        </w:rPr>
      </w:pPr>
      <w:r w:rsidRPr="00DE7DC5">
        <w:rPr>
          <w:b/>
          <w:sz w:val="32"/>
          <w:szCs w:val="32"/>
        </w:rPr>
        <w:t>C# vs JavaScript</w:t>
      </w:r>
    </w:p>
    <w:p w14:paraId="5C7F1238" w14:textId="5EF1D799" w:rsidR="006145E8" w:rsidRDefault="00705562">
      <w:r>
        <w:t>In class-based languages</w:t>
      </w:r>
      <w:r w:rsidR="00F57D45">
        <w:t>,</w:t>
      </w:r>
      <w:r>
        <w:t xml:space="preserve"> you define </w:t>
      </w:r>
      <w:r w:rsidR="0031009C">
        <w:t xml:space="preserve">and create </w:t>
      </w:r>
      <w:r>
        <w:t xml:space="preserve">a class in a separate class definition. In these definitions are special methods called “constructors” used to create an instance of the class. </w:t>
      </w:r>
      <w:r w:rsidR="0031009C">
        <w:t xml:space="preserve">Objects employ the </w:t>
      </w:r>
      <w:r w:rsidRPr="00705562">
        <w:rPr>
          <w:i/>
        </w:rPr>
        <w:t>new</w:t>
      </w:r>
      <w:r>
        <w:rPr>
          <w:i/>
        </w:rPr>
        <w:t xml:space="preserve"> </w:t>
      </w:r>
      <w:r w:rsidRPr="00705562">
        <w:t>operator</w:t>
      </w:r>
      <w:r>
        <w:rPr>
          <w:i/>
        </w:rPr>
        <w:t xml:space="preserve"> </w:t>
      </w:r>
      <w:r>
        <w:t xml:space="preserve">in association with the constructor method to create class instances. </w:t>
      </w:r>
      <w:bookmarkStart w:id="0" w:name="_GoBack"/>
      <w:bookmarkEnd w:id="0"/>
      <w:r>
        <w:t>On the other hand, JavaScript defines a constructor function to create objects. You use the new operator with a constructor to create a new object</w:t>
      </w:r>
      <w:r w:rsidR="00646B29">
        <w:t xml:space="preserve"> </w:t>
      </w:r>
      <w:r w:rsidR="00646B29">
        <w:fldChar w:fldCharType="begin"/>
      </w:r>
      <w:r w:rsidR="009E15BE">
        <w:instrText xml:space="preserve"> ADDIN EN.CITE &lt;EndNote&gt;&lt;Cite&gt;&lt;Author&gt;Guru99&lt;/Author&gt;&lt;RecNum&gt;2&lt;/RecNum&gt;&lt;DisplayText&gt;(Guru99)&lt;/DisplayText&gt;&lt;record&gt;&lt;rec-number&gt;2&lt;/rec-number&gt;&lt;foreign-keys&gt;&lt;key app="EN" db-id="22z5xrsw70arsbetwx4vadt3wszadwx2r0dd" timestamp="1556621632"&gt;2&lt;/key&gt;&lt;/foreign-keys&gt;&lt;ref-type name="Web Page"&gt;12&lt;/ref-type&gt;&lt;contributors&gt;&lt;authors&gt;&lt;author&gt;Guru99&lt;/author&gt;&lt;/authors&gt;&lt;/contributors&gt;&lt;titles&gt;&lt;/titles&gt;&lt;number&gt;30/04/2019&lt;/number&gt;&lt;dates&gt;&lt;/dates&gt;&lt;urls&gt;&lt;related-urls&gt;&lt;url&gt;https://www.guru99.com/c-sharp-inheritance-polymorphism.html&lt;/url&gt;&lt;/related-urls&gt;&lt;/urls&gt;&lt;/record&gt;&lt;/Cite&gt;&lt;/EndNote&gt;</w:instrText>
      </w:r>
      <w:r w:rsidR="00646B29">
        <w:fldChar w:fldCharType="separate"/>
      </w:r>
      <w:r w:rsidR="009E15BE">
        <w:rPr>
          <w:noProof/>
        </w:rPr>
        <w:t>(Guru99)</w:t>
      </w:r>
      <w:r w:rsidR="00646B29">
        <w:fldChar w:fldCharType="end"/>
      </w:r>
      <w:r>
        <w:t>.</w:t>
      </w:r>
    </w:p>
    <w:p w14:paraId="567EBB62" w14:textId="4406DD1A" w:rsidR="002F237A" w:rsidRDefault="00A73511">
      <w:r>
        <w:t xml:space="preserve">C#’s </w:t>
      </w:r>
      <w:r w:rsidR="00506A65">
        <w:t xml:space="preserve">object system is based on classes, whereas JavaScript’s object system is based on prototypes. </w:t>
      </w:r>
      <w:r w:rsidR="008A6B8E">
        <w:t>A class is a blueprint containing a description of how an object is to be created.</w:t>
      </w:r>
      <w:r w:rsidR="00AB2836">
        <w:t xml:space="preserve"> </w:t>
      </w:r>
      <w:r w:rsidR="00F95CD6">
        <w:t>Inheritance in JavaScript is based on prototypes</w:t>
      </w:r>
      <w:r w:rsidR="00AB2836">
        <w:t xml:space="preserve"> also known as “prototypal inheritance”</w:t>
      </w:r>
      <w:r w:rsidR="0054069B">
        <w:t xml:space="preserve"> (</w:t>
      </w:r>
      <w:proofErr w:type="spellStart"/>
      <w:r w:rsidR="0054069B">
        <w:t>Techsith</w:t>
      </w:r>
      <w:proofErr w:type="spellEnd"/>
      <w:r w:rsidR="0054069B">
        <w:t xml:space="preserve"> 2016)</w:t>
      </w:r>
      <w:r w:rsidR="00F95CD6">
        <w:t xml:space="preserve">. </w:t>
      </w:r>
    </w:p>
    <w:p w14:paraId="78C841D6" w14:textId="0A14A633" w:rsidR="00F95CD6" w:rsidRDefault="006A7BFE">
      <w:r>
        <w:t>JavaScript implements inheritance by associating a prototypical object with a constructor function</w:t>
      </w:r>
      <w:r w:rsidR="0054069B">
        <w:t xml:space="preserve"> (MDN Web Docs 2019)</w:t>
      </w:r>
      <w:r>
        <w:t xml:space="preserve">. </w:t>
      </w:r>
      <w:r w:rsidR="00F95CD6">
        <w:t>Every function has a property called ‘Prototype’, which is empty by default</w:t>
      </w:r>
      <w:r w:rsidR="0054069B">
        <w:t xml:space="preserve"> (Cui 2011)</w:t>
      </w:r>
      <w:r w:rsidR="00F95CD6">
        <w:t xml:space="preserve">. You can add properties and methods to it. When you create objects from </w:t>
      </w:r>
      <w:r w:rsidR="00020A93">
        <w:t>the Character function, it will inherit these properties and methods that define Character.</w:t>
      </w:r>
    </w:p>
    <w:p w14:paraId="3396E2EE" w14:textId="4831441A" w:rsidR="006012F7" w:rsidRDefault="006A7BFE">
      <w:r>
        <w:t xml:space="preserve">This is what it looks like </w:t>
      </w:r>
      <w:r w:rsidR="006012F7">
        <w:t>creating an object without a prototype.</w:t>
      </w:r>
    </w:p>
    <w:p w14:paraId="44D42C77" w14:textId="73909209" w:rsidR="00020A93" w:rsidRDefault="006012F7">
      <w:r w:rsidRPr="006012F7">
        <w:drawing>
          <wp:inline distT="0" distB="0" distL="0" distR="0" wp14:anchorId="0C3F5BFC" wp14:editId="73BCA5B0">
            <wp:extent cx="4682119" cy="200025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03699" cy="2009469"/>
                    </a:xfrm>
                    <a:prstGeom prst="rect">
                      <a:avLst/>
                    </a:prstGeom>
                  </pic:spPr>
                </pic:pic>
              </a:graphicData>
            </a:graphic>
          </wp:inline>
        </w:drawing>
      </w:r>
    </w:p>
    <w:p w14:paraId="052DAFA1" w14:textId="335C4733" w:rsidR="00020A93" w:rsidRDefault="004A2CFB">
      <w:r>
        <w:t xml:space="preserve">This is the result of </w:t>
      </w:r>
      <w:proofErr w:type="gramStart"/>
      <w:r>
        <w:t>console.log(</w:t>
      </w:r>
      <w:proofErr w:type="gramEnd"/>
      <w:r>
        <w:t xml:space="preserve">) applied to char1 and char2, </w:t>
      </w:r>
      <w:r>
        <w:t xml:space="preserve">without </w:t>
      </w:r>
      <w:r>
        <w:t>utilising prototypes.</w:t>
      </w:r>
    </w:p>
    <w:p w14:paraId="7CDDDD41" w14:textId="6058AE95" w:rsidR="006012F7" w:rsidRDefault="006012F7">
      <w:r w:rsidRPr="006012F7">
        <w:drawing>
          <wp:inline distT="0" distB="0" distL="0" distR="0" wp14:anchorId="452E6C6F" wp14:editId="2102C427">
            <wp:extent cx="3048425" cy="40963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48425" cy="409632"/>
                    </a:xfrm>
                    <a:prstGeom prst="rect">
                      <a:avLst/>
                    </a:prstGeom>
                  </pic:spPr>
                </pic:pic>
              </a:graphicData>
            </a:graphic>
          </wp:inline>
        </w:drawing>
      </w:r>
    </w:p>
    <w:p w14:paraId="40C1CA83" w14:textId="68E7A849" w:rsidR="00022DA0" w:rsidRDefault="00461C3C">
      <w:r>
        <w:t>Every object that gets created using the constructor function will have its own copy of properties and methods. The problem is that it does not quite make sense for there to be two instances of</w:t>
      </w:r>
      <w:r w:rsidR="00673500">
        <w:t xml:space="preserve"> </w:t>
      </w:r>
      <w:r w:rsidR="00F01495">
        <w:t xml:space="preserve">the </w:t>
      </w:r>
      <w:r w:rsidR="00F01495" w:rsidRPr="00F01495">
        <w:rPr>
          <w:i/>
        </w:rPr>
        <w:t>status</w:t>
      </w:r>
      <w:r w:rsidR="00673500">
        <w:rPr>
          <w:i/>
        </w:rPr>
        <w:t xml:space="preserve"> </w:t>
      </w:r>
      <w:r w:rsidR="00673500">
        <w:t>function that do the exact same thing.</w:t>
      </w:r>
      <w:r w:rsidR="00F01495">
        <w:t xml:space="preserve"> By storing separate instances of functions for each </w:t>
      </w:r>
      <w:r w:rsidR="00125B93">
        <w:t>object</w:t>
      </w:r>
      <w:r w:rsidR="00F01495">
        <w:t xml:space="preserve">, a lot of memory goes to waste. </w:t>
      </w:r>
      <w:r w:rsidR="004A2CFB">
        <w:t xml:space="preserve">There’s where the prototypes </w:t>
      </w:r>
      <w:r w:rsidR="004A2CFB">
        <w:t>come</w:t>
      </w:r>
      <w:r w:rsidR="004A2CFB">
        <w:t xml:space="preserve"> in.</w:t>
      </w:r>
    </w:p>
    <w:p w14:paraId="3C9A636C" w14:textId="5C185933" w:rsidR="006E40BA" w:rsidRDefault="006E40BA">
      <w:r w:rsidRPr="006E40BA">
        <w:drawing>
          <wp:inline distT="0" distB="0" distL="0" distR="0" wp14:anchorId="2D22D2B2" wp14:editId="2D98E72F">
            <wp:extent cx="4448175" cy="184166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70932" cy="1851083"/>
                    </a:xfrm>
                    <a:prstGeom prst="rect">
                      <a:avLst/>
                    </a:prstGeom>
                  </pic:spPr>
                </pic:pic>
              </a:graphicData>
            </a:graphic>
          </wp:inline>
        </w:drawing>
      </w:r>
    </w:p>
    <w:p w14:paraId="332394D9" w14:textId="15798AF1" w:rsidR="006E40BA" w:rsidRDefault="006E40BA">
      <w:r>
        <w:lastRenderedPageBreak/>
        <w:t>This prot</w:t>
      </w:r>
      <w:r w:rsidR="00F57D45">
        <w:t>ot</w:t>
      </w:r>
      <w:r>
        <w:t xml:space="preserve">ype is automatically available to </w:t>
      </w:r>
      <w:r w:rsidRPr="006E40BA">
        <w:rPr>
          <w:i/>
        </w:rPr>
        <w:t>char1</w:t>
      </w:r>
      <w:r>
        <w:t xml:space="preserve"> and </w:t>
      </w:r>
      <w:r w:rsidRPr="006E40BA">
        <w:rPr>
          <w:i/>
        </w:rPr>
        <w:t>char2</w:t>
      </w:r>
      <w:r>
        <w:t xml:space="preserve">, even though it is not a part of </w:t>
      </w:r>
      <w:r w:rsidR="00F57D45">
        <w:t xml:space="preserve">the </w:t>
      </w:r>
      <w:r w:rsidRPr="006E40BA">
        <w:rPr>
          <w:i/>
        </w:rPr>
        <w:t>Character</w:t>
      </w:r>
      <w:r>
        <w:t xml:space="preserve"> variable. </w:t>
      </w:r>
      <w:r w:rsidR="004A2CFB">
        <w:t xml:space="preserve">This is the result of </w:t>
      </w:r>
      <w:proofErr w:type="gramStart"/>
      <w:r w:rsidR="004A2CFB">
        <w:t>console.log(</w:t>
      </w:r>
      <w:proofErr w:type="gramEnd"/>
      <w:r w:rsidR="004A2CFB">
        <w:t>) applied to char1 and char2, utilising prototypes.</w:t>
      </w:r>
    </w:p>
    <w:p w14:paraId="2E0D4EAB" w14:textId="1657B2E6" w:rsidR="004A2CFB" w:rsidRDefault="004A2CFB">
      <w:r w:rsidRPr="004A2CFB">
        <w:drawing>
          <wp:inline distT="0" distB="0" distL="0" distR="0" wp14:anchorId="164A7619" wp14:editId="41A16696">
            <wp:extent cx="2972215" cy="38105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72215" cy="381053"/>
                    </a:xfrm>
                    <a:prstGeom prst="rect">
                      <a:avLst/>
                    </a:prstGeom>
                  </pic:spPr>
                </pic:pic>
              </a:graphicData>
            </a:graphic>
          </wp:inline>
        </w:drawing>
      </w:r>
    </w:p>
    <w:p w14:paraId="07BAAA8D" w14:textId="406D25D1" w:rsidR="006A7BFE" w:rsidRDefault="004A2CFB" w:rsidP="00F95CD6">
      <w:r>
        <w:t xml:space="preserve">The only difference is that </w:t>
      </w:r>
      <w:r w:rsidRPr="004A2CFB">
        <w:rPr>
          <w:i/>
        </w:rPr>
        <w:t>char1</w:t>
      </w:r>
      <w:r>
        <w:t xml:space="preserve"> and </w:t>
      </w:r>
      <w:r w:rsidRPr="004A2CFB">
        <w:rPr>
          <w:i/>
        </w:rPr>
        <w:t>char2</w:t>
      </w:r>
      <w:r>
        <w:rPr>
          <w:i/>
        </w:rPr>
        <w:t xml:space="preserve"> </w:t>
      </w:r>
      <w:r>
        <w:t xml:space="preserve">do not have </w:t>
      </w:r>
      <w:r w:rsidR="00F57D45">
        <w:t xml:space="preserve">their </w:t>
      </w:r>
      <w:r>
        <w:t xml:space="preserve">own </w:t>
      </w:r>
      <w:r w:rsidRPr="004A2CFB">
        <w:rPr>
          <w:i/>
        </w:rPr>
        <w:t>status</w:t>
      </w:r>
      <w:r>
        <w:rPr>
          <w:i/>
        </w:rPr>
        <w:t xml:space="preserve"> </w:t>
      </w:r>
      <w:r>
        <w:t>method inside. Instead</w:t>
      </w:r>
      <w:r w:rsidR="00F57D45">
        <w:t>,</w:t>
      </w:r>
      <w:r>
        <w:t xml:space="preserve"> whenever char1 and char2 get called, it will look for the method in the parent of the prototype chain. If the method exists, it will execute it from the parent, </w:t>
      </w:r>
      <w:r w:rsidRPr="004A2CFB">
        <w:rPr>
          <w:i/>
        </w:rPr>
        <w:t>Character</w:t>
      </w:r>
      <w:r w:rsidR="0054069B">
        <w:rPr>
          <w:i/>
        </w:rPr>
        <w:t xml:space="preserve"> </w:t>
      </w:r>
      <w:r w:rsidR="0054069B">
        <w:t>(</w:t>
      </w:r>
      <w:proofErr w:type="spellStart"/>
      <w:r w:rsidR="0054069B">
        <w:t>Techsith</w:t>
      </w:r>
      <w:proofErr w:type="spellEnd"/>
      <w:r w:rsidR="0054069B">
        <w:t xml:space="preserve"> 2016)</w:t>
      </w:r>
      <w:r>
        <w:t xml:space="preserve">. </w:t>
      </w:r>
    </w:p>
    <w:p w14:paraId="46379014" w14:textId="00E00729" w:rsidR="00E77820" w:rsidRDefault="00F57D45" w:rsidP="00F95CD6">
      <w:r>
        <w:t>The p</w:t>
      </w:r>
      <w:r w:rsidR="00F95CD6">
        <w:t xml:space="preserve">rototype </w:t>
      </w:r>
      <w:r w:rsidR="00F238B2">
        <w:t xml:space="preserve">also </w:t>
      </w:r>
      <w:r w:rsidR="00F95CD6">
        <w:t>allows you to add functions to libraries</w:t>
      </w:r>
      <w:r w:rsidR="00AB2836">
        <w:t xml:space="preserve"> which is </w:t>
      </w:r>
      <w:r w:rsidR="00F95CD6">
        <w:t>not something you can normally do in a programming language.</w:t>
      </w:r>
      <w:r w:rsidR="00F238B2">
        <w:t xml:space="preserve"> </w:t>
      </w:r>
      <w:r w:rsidR="00E77820">
        <w:t xml:space="preserve">Here is an example of adding a new </w:t>
      </w:r>
      <w:r w:rsidR="00E77820" w:rsidRPr="00E77820">
        <w:rPr>
          <w:i/>
        </w:rPr>
        <w:t>double</w:t>
      </w:r>
      <w:r w:rsidR="00E77820">
        <w:t xml:space="preserve"> </w:t>
      </w:r>
      <w:r w:rsidR="006C7651">
        <w:t xml:space="preserve">method </w:t>
      </w:r>
      <w:r w:rsidR="00E77820">
        <w:t>that doubles the</w:t>
      </w:r>
      <w:r w:rsidR="006C7651">
        <w:t xml:space="preserve"> original vector with the use of prototypes</w:t>
      </w:r>
      <w:r w:rsidR="00E77820">
        <w:t>.</w:t>
      </w:r>
      <w:r w:rsidR="006C7651">
        <w:t xml:space="preserve"> This would not have been possible to accomplish without prototypes because we can not directly edit the p5 library</w:t>
      </w:r>
      <w:r w:rsidR="0054069B">
        <w:t xml:space="preserve"> (The Coding Train 2017)</w:t>
      </w:r>
      <w:r w:rsidR="006C7651">
        <w:t xml:space="preserve">. </w:t>
      </w:r>
    </w:p>
    <w:p w14:paraId="72C353B3" w14:textId="506A94BE" w:rsidR="006C7651" w:rsidRDefault="006C7651" w:rsidP="00F95CD6">
      <w:r w:rsidRPr="006C7651">
        <w:drawing>
          <wp:inline distT="0" distB="0" distL="0" distR="0" wp14:anchorId="23D91537" wp14:editId="60930219">
            <wp:extent cx="3503727" cy="762000"/>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73830" cy="777246"/>
                    </a:xfrm>
                    <a:prstGeom prst="rect">
                      <a:avLst/>
                    </a:prstGeom>
                  </pic:spPr>
                </pic:pic>
              </a:graphicData>
            </a:graphic>
          </wp:inline>
        </w:drawing>
      </w:r>
    </w:p>
    <w:p w14:paraId="05C602DC" w14:textId="51D09FA2" w:rsidR="00A56FBA" w:rsidRDefault="00E77820">
      <w:r w:rsidRPr="00E77820">
        <w:drawing>
          <wp:inline distT="0" distB="0" distL="0" distR="0" wp14:anchorId="1BEE375E" wp14:editId="7CF838D9">
            <wp:extent cx="3486150" cy="99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61937" cy="1016173"/>
                    </a:xfrm>
                    <a:prstGeom prst="rect">
                      <a:avLst/>
                    </a:prstGeom>
                  </pic:spPr>
                </pic:pic>
              </a:graphicData>
            </a:graphic>
          </wp:inline>
        </w:drawing>
      </w:r>
    </w:p>
    <w:p w14:paraId="0EC204D8" w14:textId="38E90D37" w:rsidR="00705562" w:rsidRDefault="006C7651">
      <w:r>
        <w:t>Note: This example has nothing to do with the Characters function. I could not find an appropriate external library to use.</w:t>
      </w:r>
      <w:r>
        <w:t xml:space="preserve"> </w:t>
      </w:r>
      <w:r w:rsidR="00C84FD4">
        <w:t>So,</w:t>
      </w:r>
      <w:r>
        <w:t xml:space="preserve"> I used </w:t>
      </w:r>
      <w:r w:rsidR="00C84FD4">
        <w:t>The Coding Train</w:t>
      </w:r>
      <w:r>
        <w:t xml:space="preserve">’s </w:t>
      </w:r>
      <w:hyperlink r:id="rId12" w:history="1">
        <w:r w:rsidRPr="006C7651">
          <w:rPr>
            <w:rStyle w:val="Hyperlink"/>
          </w:rPr>
          <w:t>example</w:t>
        </w:r>
      </w:hyperlink>
      <w:r>
        <w:t>.</w:t>
      </w:r>
    </w:p>
    <w:p w14:paraId="22A8A35B" w14:textId="1D06E5E2" w:rsidR="00C84FD4" w:rsidRDefault="0010688B">
      <w:r>
        <w:t>In C# we start by defining the parent and child classes</w:t>
      </w:r>
      <w:r w:rsidR="00705562">
        <w:t>, creating a hierarchy of classes</w:t>
      </w:r>
      <w:r w:rsidR="0054069B">
        <w:t xml:space="preserve"> (Guru99 2019)</w:t>
      </w:r>
      <w:r>
        <w:t>.</w:t>
      </w:r>
      <w:r w:rsidR="00C84FD4">
        <w:t xml:space="preserve"> Child classes inherit methods and properties of the parent class, but they can also modify how methods behaviour as well. The child class can even define its own methods if required. </w:t>
      </w:r>
    </w:p>
    <w:p w14:paraId="7A80048D" w14:textId="001F2725" w:rsidR="00646B29" w:rsidRDefault="00C84FD4">
      <w:r>
        <w:t xml:space="preserve">In the shape task 5.3D, we had </w:t>
      </w:r>
      <w:r w:rsidRPr="00C84FD4">
        <w:rPr>
          <w:i/>
        </w:rPr>
        <w:t>Shape</w:t>
      </w:r>
      <w:r>
        <w:rPr>
          <w:i/>
        </w:rPr>
        <w:t xml:space="preserve"> </w:t>
      </w:r>
      <w:r w:rsidRPr="00C84FD4">
        <w:t>as</w:t>
      </w:r>
      <w:r>
        <w:rPr>
          <w:i/>
        </w:rPr>
        <w:t xml:space="preserve"> </w:t>
      </w:r>
      <w:r>
        <w:t>our parent class and our child classes were Circle, Line</w:t>
      </w:r>
      <w:r w:rsidR="00F57D45">
        <w:t>,</w:t>
      </w:r>
      <w:r>
        <w:t xml:space="preserve"> and Rectangle.</w:t>
      </w:r>
      <w:r w:rsidR="005E1E5B">
        <w:t xml:space="preserve"> </w:t>
      </w:r>
      <w:r w:rsidR="00705562">
        <w:t>The Shape class knew how to be selected, save to file, load from file. This meant that Circle, Line</w:t>
      </w:r>
      <w:r w:rsidR="00A21867">
        <w:t>,</w:t>
      </w:r>
      <w:r w:rsidR="00705562">
        <w:t xml:space="preserve"> and Rectangle classes would also know how to do these things. </w:t>
      </w:r>
      <w:r w:rsidR="0054069B">
        <w:t>However</w:t>
      </w:r>
      <w:r w:rsidR="00A21867">
        <w:t>,</w:t>
      </w:r>
      <w:r w:rsidR="0054069B">
        <w:t xml:space="preserve"> each of these child class had additional methods such as </w:t>
      </w:r>
      <w:proofErr w:type="gramStart"/>
      <w:r w:rsidR="0054069B">
        <w:t>Draw(</w:t>
      </w:r>
      <w:proofErr w:type="gramEnd"/>
      <w:r w:rsidR="0054069B">
        <w:t xml:space="preserve">) and </w:t>
      </w:r>
      <w:proofErr w:type="spellStart"/>
      <w:r w:rsidR="0054069B">
        <w:t>DrawOutline</w:t>
      </w:r>
      <w:proofErr w:type="spellEnd"/>
      <w:r w:rsidR="0054069B">
        <w:t xml:space="preserve">(). </w:t>
      </w:r>
    </w:p>
    <w:p w14:paraId="6A316B33" w14:textId="77777777" w:rsidR="0054069B" w:rsidRDefault="0054069B"/>
    <w:p w14:paraId="0AE05BAB" w14:textId="77777777" w:rsidR="00BC7027" w:rsidRDefault="00BC7027"/>
    <w:p w14:paraId="3B988F2B" w14:textId="77777777" w:rsidR="00BC7027" w:rsidRDefault="00BC7027"/>
    <w:p w14:paraId="695F2067" w14:textId="77777777" w:rsidR="00BC7027" w:rsidRDefault="00BC7027"/>
    <w:p w14:paraId="003AFB5B" w14:textId="77777777" w:rsidR="00BC7027" w:rsidRDefault="00BC7027"/>
    <w:p w14:paraId="5B093675" w14:textId="77777777" w:rsidR="00BC7027" w:rsidRDefault="00BC7027"/>
    <w:p w14:paraId="0A612F48" w14:textId="77777777" w:rsidR="00BC7027" w:rsidRDefault="00BC7027"/>
    <w:p w14:paraId="64B57A1C" w14:textId="77777777" w:rsidR="00BC7027" w:rsidRDefault="00BC7027"/>
    <w:p w14:paraId="0F050331" w14:textId="77777777" w:rsidR="00BC7027" w:rsidRDefault="00BC7027"/>
    <w:p w14:paraId="6B98DC00" w14:textId="4E5826C6" w:rsidR="00646B29" w:rsidRDefault="00A56FBA">
      <w:r>
        <w:lastRenderedPageBreak/>
        <w:t>References:</w:t>
      </w:r>
    </w:p>
    <w:p w14:paraId="5DAE647A" w14:textId="77777777" w:rsidR="00BC7027" w:rsidRPr="00BC7027" w:rsidRDefault="00BC7027" w:rsidP="00BC7027">
      <w:pPr>
        <w:pStyle w:val="ListParagraph"/>
        <w:numPr>
          <w:ilvl w:val="0"/>
          <w:numId w:val="2"/>
        </w:numPr>
      </w:pPr>
      <w:r w:rsidRPr="00BC7027">
        <w:t xml:space="preserve">Cui, Y 2011, </w:t>
      </w:r>
      <w:proofErr w:type="spellStart"/>
      <w:r w:rsidRPr="00BC7027">
        <w:t>Javascript's</w:t>
      </w:r>
      <w:proofErr w:type="spellEnd"/>
      <w:r w:rsidRPr="00BC7027">
        <w:t xml:space="preserve"> prototypal inheritance, for a C# develop, </w:t>
      </w:r>
      <w:proofErr w:type="spellStart"/>
      <w:proofErr w:type="gramStart"/>
      <w:r w:rsidRPr="00BC7027">
        <w:t>theburningmonk</w:t>
      </w:r>
      <w:proofErr w:type="spellEnd"/>
      <w:r w:rsidRPr="00BC7027">
        <w:t xml:space="preserve"> ,</w:t>
      </w:r>
      <w:proofErr w:type="gramEnd"/>
      <w:r w:rsidRPr="00BC7027">
        <w:t xml:space="preserve"> viewed 30 April, 2019, &lt;https://theburningmonk.com/2011/01/javascripts-prototypal-inheritance-for-a-c-sharp-developer/&gt;.</w:t>
      </w:r>
    </w:p>
    <w:p w14:paraId="0651835A" w14:textId="0FB0EDC0" w:rsidR="00BC7027" w:rsidRPr="00BC7027" w:rsidRDefault="00BC7027" w:rsidP="00BC7027">
      <w:pPr>
        <w:pStyle w:val="ListParagraph"/>
        <w:numPr>
          <w:ilvl w:val="0"/>
          <w:numId w:val="2"/>
        </w:numPr>
      </w:pPr>
      <w:r w:rsidRPr="00BC7027">
        <w:t>Guru99</w:t>
      </w:r>
      <w:r w:rsidR="0054069B">
        <w:t>, 2019</w:t>
      </w:r>
      <w:r w:rsidRPr="00BC7027">
        <w:t>, C# Inheritance &amp; Polymorphism with Examples, Guru99, viewed 30/04/2019, &lt;https://www.guru99.com/c-sharp-inheritance-polymorphism.html&gt;.</w:t>
      </w:r>
    </w:p>
    <w:p w14:paraId="0028BDCF" w14:textId="77777777" w:rsidR="00BC7027" w:rsidRPr="00BC7027" w:rsidRDefault="00BC7027" w:rsidP="00BC7027">
      <w:pPr>
        <w:pStyle w:val="ListParagraph"/>
        <w:numPr>
          <w:ilvl w:val="0"/>
          <w:numId w:val="2"/>
        </w:numPr>
      </w:pPr>
      <w:r w:rsidRPr="00BC7027">
        <w:t xml:space="preserve">MDN Web Docs 2019, Details of the object model, MDN Web Docs, viewed 30 </w:t>
      </w:r>
      <w:proofErr w:type="gramStart"/>
      <w:r w:rsidRPr="00BC7027">
        <w:t>April,</w:t>
      </w:r>
      <w:proofErr w:type="gramEnd"/>
      <w:r w:rsidRPr="00BC7027">
        <w:t xml:space="preserve"> 2019, &lt;https://developer.mozilla.org/en-US/docs/Web/JavaScript/Guide/Details_of_the_Object_Model&gt;.</w:t>
      </w:r>
    </w:p>
    <w:p w14:paraId="360664D3" w14:textId="77777777" w:rsidR="00BC7027" w:rsidRPr="00BC7027" w:rsidRDefault="00BC7027" w:rsidP="00BC7027">
      <w:pPr>
        <w:pStyle w:val="ListParagraph"/>
        <w:numPr>
          <w:ilvl w:val="0"/>
          <w:numId w:val="2"/>
        </w:numPr>
      </w:pPr>
      <w:proofErr w:type="spellStart"/>
      <w:r w:rsidRPr="00BC7027">
        <w:t>Techsith</w:t>
      </w:r>
      <w:proofErr w:type="spellEnd"/>
      <w:r w:rsidRPr="00BC7027">
        <w:t xml:space="preserve"> 2016, </w:t>
      </w:r>
      <w:proofErr w:type="spellStart"/>
      <w:r w:rsidRPr="00BC7027">
        <w:t>Javascript</w:t>
      </w:r>
      <w:proofErr w:type="spellEnd"/>
      <w:r w:rsidRPr="00BC7027">
        <w:t xml:space="preserve"> Prototype inheritance Explained </w:t>
      </w:r>
      <w:proofErr w:type="gramStart"/>
      <w:r w:rsidRPr="00BC7027">
        <w:t>( tutorial</w:t>
      </w:r>
      <w:proofErr w:type="gramEnd"/>
      <w:r w:rsidRPr="00BC7027">
        <w:t xml:space="preserve"> Part1), YouTube, viewed 30 April, 2019, &lt;https://www.youtube.com/watch?v=7oNWNlMrkpc&gt;.</w:t>
      </w:r>
    </w:p>
    <w:p w14:paraId="207095F6" w14:textId="7341236C" w:rsidR="009F6236" w:rsidRDefault="00BC7027" w:rsidP="009E15BE">
      <w:pPr>
        <w:pStyle w:val="ListParagraph"/>
        <w:numPr>
          <w:ilvl w:val="0"/>
          <w:numId w:val="2"/>
        </w:numPr>
      </w:pPr>
      <w:r w:rsidRPr="00BC7027">
        <w:t xml:space="preserve">The Coding Train 2017, 9.19: Prototypes in </w:t>
      </w:r>
      <w:proofErr w:type="spellStart"/>
      <w:r w:rsidRPr="00BC7027">
        <w:t>Javascript</w:t>
      </w:r>
      <w:proofErr w:type="spellEnd"/>
      <w:r w:rsidRPr="00BC7027">
        <w:t xml:space="preserve"> - p5.js Tutorial, YouTube, viewed 30 </w:t>
      </w:r>
      <w:proofErr w:type="gramStart"/>
      <w:r w:rsidRPr="00BC7027">
        <w:t>April,</w:t>
      </w:r>
      <w:proofErr w:type="gramEnd"/>
      <w:r w:rsidRPr="00BC7027">
        <w:t xml:space="preserve"> 2019, &lt;https://www.youtube.com/watch?v=hS_WqkyUah8&gt;.</w:t>
      </w:r>
    </w:p>
    <w:sectPr w:rsidR="009F62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D338CF"/>
    <w:multiLevelType w:val="hybridMultilevel"/>
    <w:tmpl w:val="262A5C48"/>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 w15:restartNumberingAfterBreak="0">
    <w:nsid w:val="50D071D9"/>
    <w:multiLevelType w:val="hybridMultilevel"/>
    <w:tmpl w:val="9CDE80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z5xrsw70arsbetwx4vadt3wszadwx2r0dd&quot;&gt;My EndNote Library&lt;record-ids&gt;&lt;item&gt;2&lt;/item&gt;&lt;/record-ids&gt;&lt;/item&gt;&lt;/Libraries&gt;"/>
  </w:docVars>
  <w:rsids>
    <w:rsidRoot w:val="009F6236"/>
    <w:rsid w:val="00020A93"/>
    <w:rsid w:val="00022DA0"/>
    <w:rsid w:val="0010688B"/>
    <w:rsid w:val="00125B93"/>
    <w:rsid w:val="001B6868"/>
    <w:rsid w:val="001E6ED8"/>
    <w:rsid w:val="002C03AE"/>
    <w:rsid w:val="002D3310"/>
    <w:rsid w:val="002F237A"/>
    <w:rsid w:val="0031009C"/>
    <w:rsid w:val="0036500B"/>
    <w:rsid w:val="003B32E3"/>
    <w:rsid w:val="00424D74"/>
    <w:rsid w:val="00461C3C"/>
    <w:rsid w:val="004A2CFB"/>
    <w:rsid w:val="00506A65"/>
    <w:rsid w:val="0054069B"/>
    <w:rsid w:val="005E1E5B"/>
    <w:rsid w:val="005F1741"/>
    <w:rsid w:val="006012F7"/>
    <w:rsid w:val="006145E8"/>
    <w:rsid w:val="00646B29"/>
    <w:rsid w:val="00673500"/>
    <w:rsid w:val="006A7BFE"/>
    <w:rsid w:val="006C7651"/>
    <w:rsid w:val="006E40BA"/>
    <w:rsid w:val="00705562"/>
    <w:rsid w:val="0076390B"/>
    <w:rsid w:val="007E68A8"/>
    <w:rsid w:val="00862184"/>
    <w:rsid w:val="008A6B8E"/>
    <w:rsid w:val="008C7F78"/>
    <w:rsid w:val="00941349"/>
    <w:rsid w:val="009C75B1"/>
    <w:rsid w:val="009E15BE"/>
    <w:rsid w:val="009F6236"/>
    <w:rsid w:val="00A111E9"/>
    <w:rsid w:val="00A21867"/>
    <w:rsid w:val="00A43DFB"/>
    <w:rsid w:val="00A56FBA"/>
    <w:rsid w:val="00A73511"/>
    <w:rsid w:val="00AB2836"/>
    <w:rsid w:val="00BB0E80"/>
    <w:rsid w:val="00BB1474"/>
    <w:rsid w:val="00BC5850"/>
    <w:rsid w:val="00BC7027"/>
    <w:rsid w:val="00C84FD4"/>
    <w:rsid w:val="00DE7DC5"/>
    <w:rsid w:val="00E20101"/>
    <w:rsid w:val="00E77820"/>
    <w:rsid w:val="00E86AB8"/>
    <w:rsid w:val="00F01495"/>
    <w:rsid w:val="00F238B2"/>
    <w:rsid w:val="00F57D45"/>
    <w:rsid w:val="00F95CD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1DF3F"/>
  <w15:chartTrackingRefBased/>
  <w15:docId w15:val="{F021529C-5D85-4977-90A3-67682D1CE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46B2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6FBA"/>
    <w:rPr>
      <w:color w:val="0563C1" w:themeColor="hyperlink"/>
      <w:u w:val="single"/>
    </w:rPr>
  </w:style>
  <w:style w:type="character" w:styleId="UnresolvedMention">
    <w:name w:val="Unresolved Mention"/>
    <w:basedOn w:val="DefaultParagraphFont"/>
    <w:uiPriority w:val="99"/>
    <w:semiHidden/>
    <w:unhideWhenUsed/>
    <w:rsid w:val="00A56FBA"/>
    <w:rPr>
      <w:color w:val="605E5C"/>
      <w:shd w:val="clear" w:color="auto" w:fill="E1DFDD"/>
    </w:rPr>
  </w:style>
  <w:style w:type="paragraph" w:styleId="BalloonText">
    <w:name w:val="Balloon Text"/>
    <w:basedOn w:val="Normal"/>
    <w:link w:val="BalloonTextChar"/>
    <w:uiPriority w:val="99"/>
    <w:semiHidden/>
    <w:unhideWhenUsed/>
    <w:rsid w:val="007E68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8A8"/>
    <w:rPr>
      <w:rFonts w:ascii="Segoe UI" w:hAnsi="Segoe UI" w:cs="Segoe UI"/>
      <w:sz w:val="18"/>
      <w:szCs w:val="18"/>
    </w:rPr>
  </w:style>
  <w:style w:type="paragraph" w:styleId="ListParagraph">
    <w:name w:val="List Paragraph"/>
    <w:basedOn w:val="Normal"/>
    <w:uiPriority w:val="34"/>
    <w:qFormat/>
    <w:rsid w:val="00F95CD6"/>
    <w:pPr>
      <w:ind w:left="720"/>
      <w:contextualSpacing/>
    </w:pPr>
  </w:style>
  <w:style w:type="paragraph" w:customStyle="1" w:styleId="EndNoteBibliographyTitle">
    <w:name w:val="EndNote Bibliography Title"/>
    <w:basedOn w:val="Normal"/>
    <w:link w:val="EndNoteBibliographyTitleChar"/>
    <w:rsid w:val="00646B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6B29"/>
    <w:rPr>
      <w:rFonts w:ascii="Calibri" w:hAnsi="Calibri" w:cs="Calibri"/>
      <w:noProof/>
      <w:lang w:val="en-US"/>
    </w:rPr>
  </w:style>
  <w:style w:type="paragraph" w:customStyle="1" w:styleId="EndNoteBibliography">
    <w:name w:val="EndNote Bibliography"/>
    <w:basedOn w:val="Normal"/>
    <w:link w:val="EndNoteBibliographyChar"/>
    <w:rsid w:val="00646B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6B29"/>
    <w:rPr>
      <w:rFonts w:ascii="Calibri" w:hAnsi="Calibri" w:cs="Calibri"/>
      <w:noProof/>
      <w:lang w:val="en-US"/>
    </w:rPr>
  </w:style>
  <w:style w:type="character" w:customStyle="1" w:styleId="Heading1Char">
    <w:name w:val="Heading 1 Char"/>
    <w:basedOn w:val="DefaultParagraphFont"/>
    <w:link w:val="Heading1"/>
    <w:uiPriority w:val="9"/>
    <w:rsid w:val="00646B29"/>
    <w:rPr>
      <w:rFonts w:ascii="Times New Roman" w:eastAsia="Times New Roman" w:hAnsi="Times New Roman" w:cs="Times New Roman"/>
      <w:b/>
      <w:bCs/>
      <w:kern w:val="36"/>
      <w:sz w:val="48"/>
      <w:szCs w:val="48"/>
      <w:lang w:eastAsia="en-AU"/>
    </w:rPr>
  </w:style>
  <w:style w:type="character" w:customStyle="1" w:styleId="selectable">
    <w:name w:val="selectable"/>
    <w:basedOn w:val="DefaultParagraphFont"/>
    <w:rsid w:val="00646B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225122">
      <w:bodyDiv w:val="1"/>
      <w:marLeft w:val="0"/>
      <w:marRight w:val="0"/>
      <w:marTop w:val="0"/>
      <w:marBottom w:val="0"/>
      <w:divBdr>
        <w:top w:val="none" w:sz="0" w:space="0" w:color="auto"/>
        <w:left w:val="none" w:sz="0" w:space="0" w:color="auto"/>
        <w:bottom w:val="none" w:sz="0" w:space="0" w:color="auto"/>
        <w:right w:val="none" w:sz="0" w:space="0" w:color="auto"/>
      </w:divBdr>
      <w:divsChild>
        <w:div w:id="2102411096">
          <w:marLeft w:val="0"/>
          <w:marRight w:val="0"/>
          <w:marTop w:val="0"/>
          <w:marBottom w:val="0"/>
          <w:divBdr>
            <w:top w:val="none" w:sz="0" w:space="0" w:color="auto"/>
            <w:left w:val="none" w:sz="0" w:space="0" w:color="auto"/>
            <w:bottom w:val="none" w:sz="0" w:space="0" w:color="auto"/>
            <w:right w:val="none" w:sz="0" w:space="0" w:color="auto"/>
          </w:divBdr>
        </w:div>
        <w:div w:id="45110043">
          <w:marLeft w:val="0"/>
          <w:marRight w:val="0"/>
          <w:marTop w:val="0"/>
          <w:marBottom w:val="0"/>
          <w:divBdr>
            <w:top w:val="none" w:sz="0" w:space="0" w:color="auto"/>
            <w:left w:val="none" w:sz="0" w:space="0" w:color="auto"/>
            <w:bottom w:val="none" w:sz="0" w:space="0" w:color="auto"/>
            <w:right w:val="none" w:sz="0" w:space="0" w:color="auto"/>
          </w:divBdr>
        </w:div>
      </w:divsChild>
    </w:div>
    <w:div w:id="1697929157">
      <w:bodyDiv w:val="1"/>
      <w:marLeft w:val="0"/>
      <w:marRight w:val="0"/>
      <w:marTop w:val="0"/>
      <w:marBottom w:val="0"/>
      <w:divBdr>
        <w:top w:val="none" w:sz="0" w:space="0" w:color="auto"/>
        <w:left w:val="none" w:sz="0" w:space="0" w:color="auto"/>
        <w:bottom w:val="none" w:sz="0" w:space="0" w:color="auto"/>
        <w:right w:val="none" w:sz="0" w:space="0" w:color="auto"/>
      </w:divBdr>
      <w:divsChild>
        <w:div w:id="1851413219">
          <w:marLeft w:val="0"/>
          <w:marRight w:val="0"/>
          <w:marTop w:val="0"/>
          <w:marBottom w:val="0"/>
          <w:divBdr>
            <w:top w:val="none" w:sz="0" w:space="0" w:color="auto"/>
            <w:left w:val="none" w:sz="0" w:space="0" w:color="auto"/>
            <w:bottom w:val="none" w:sz="0" w:space="0" w:color="auto"/>
            <w:right w:val="none" w:sz="0" w:space="0" w:color="auto"/>
          </w:divBdr>
        </w:div>
      </w:divsChild>
    </w:div>
    <w:div w:id="1946844500">
      <w:bodyDiv w:val="1"/>
      <w:marLeft w:val="0"/>
      <w:marRight w:val="0"/>
      <w:marTop w:val="0"/>
      <w:marBottom w:val="0"/>
      <w:divBdr>
        <w:top w:val="none" w:sz="0" w:space="0" w:color="auto"/>
        <w:left w:val="none" w:sz="0" w:space="0" w:color="auto"/>
        <w:bottom w:val="none" w:sz="0" w:space="0" w:color="auto"/>
        <w:right w:val="none" w:sz="0" w:space="0" w:color="auto"/>
      </w:divBdr>
      <w:divsChild>
        <w:div w:id="1472793050">
          <w:marLeft w:val="0"/>
          <w:marRight w:val="0"/>
          <w:marTop w:val="0"/>
          <w:marBottom w:val="0"/>
          <w:divBdr>
            <w:top w:val="none" w:sz="0" w:space="0" w:color="auto"/>
            <w:left w:val="none" w:sz="0" w:space="0" w:color="auto"/>
            <w:bottom w:val="none" w:sz="0" w:space="0" w:color="auto"/>
            <w:right w:val="none" w:sz="0" w:space="0" w:color="auto"/>
          </w:divBdr>
        </w:div>
      </w:divsChild>
    </w:div>
    <w:div w:id="2120104793">
      <w:bodyDiv w:val="1"/>
      <w:marLeft w:val="0"/>
      <w:marRight w:val="0"/>
      <w:marTop w:val="0"/>
      <w:marBottom w:val="0"/>
      <w:divBdr>
        <w:top w:val="none" w:sz="0" w:space="0" w:color="auto"/>
        <w:left w:val="none" w:sz="0" w:space="0" w:color="auto"/>
        <w:bottom w:val="none" w:sz="0" w:space="0" w:color="auto"/>
        <w:right w:val="none" w:sz="0" w:space="0" w:color="auto"/>
      </w:divBdr>
      <w:divsChild>
        <w:div w:id="1771584069">
          <w:marLeft w:val="0"/>
          <w:marRight w:val="0"/>
          <w:marTop w:val="0"/>
          <w:marBottom w:val="0"/>
          <w:divBdr>
            <w:top w:val="none" w:sz="0" w:space="0" w:color="auto"/>
            <w:left w:val="none" w:sz="0" w:space="0" w:color="auto"/>
            <w:bottom w:val="none" w:sz="0" w:space="0" w:color="auto"/>
            <w:right w:val="none" w:sz="0" w:space="0" w:color="auto"/>
          </w:divBdr>
        </w:div>
      </w:divsChild>
    </w:div>
    <w:div w:id="2147311113">
      <w:bodyDiv w:val="1"/>
      <w:marLeft w:val="0"/>
      <w:marRight w:val="0"/>
      <w:marTop w:val="0"/>
      <w:marBottom w:val="0"/>
      <w:divBdr>
        <w:top w:val="none" w:sz="0" w:space="0" w:color="auto"/>
        <w:left w:val="none" w:sz="0" w:space="0" w:color="auto"/>
        <w:bottom w:val="none" w:sz="0" w:space="0" w:color="auto"/>
        <w:right w:val="none" w:sz="0" w:space="0" w:color="auto"/>
      </w:divBdr>
      <w:divsChild>
        <w:div w:id="1376510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youtube.com/watch?v=hS_WqkyUah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82C7B-58E5-482F-AB41-1D876F06F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3</Pages>
  <Words>724</Words>
  <Characters>4132</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im Huynh</dc:creator>
  <cp:keywords/>
  <dc:description/>
  <cp:lastModifiedBy>Klim Huynh</cp:lastModifiedBy>
  <cp:revision>25</cp:revision>
  <dcterms:created xsi:type="dcterms:W3CDTF">2019-04-26T03:21:00Z</dcterms:created>
  <dcterms:modified xsi:type="dcterms:W3CDTF">2019-04-30T11:19:00Z</dcterms:modified>
</cp:coreProperties>
</file>